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022B3D2" w14:textId="69262B49" w:rsidR="00BB52DB" w:rsidRDefault="00DE50B1" w:rsidP="007A3503">
      <w:pPr>
        <w:pStyle w:val="Title"/>
      </w:pPr>
      <w:r>
        <w:t>K</w:t>
      </w:r>
      <w:r w:rsidR="00841C44">
        <w:t xml:space="preserve">vicksilver </w:t>
      </w:r>
      <w:r>
        <w:t xml:space="preserve">regn </w:t>
      </w:r>
      <w:r w:rsidR="00841C44">
        <w:t>i fjällen</w:t>
      </w:r>
    </w:p>
    <w:p w14:paraId="63BEEDB0" w14:textId="1239AB73" w:rsidR="007A3503" w:rsidRPr="00F60DC4" w:rsidRDefault="00841C44" w:rsidP="007A3503">
      <w:pPr>
        <w:pStyle w:val="Subtitle"/>
        <w:rPr>
          <w:lang w:val="sv-SE"/>
        </w:rPr>
      </w:pPr>
      <w:r>
        <w:rPr>
          <w:lang w:val="sv-SE"/>
        </w:rPr>
        <w:t>Ljungsjöarna</w:t>
      </w:r>
    </w:p>
    <w:p w14:paraId="609800F4" w14:textId="77777777" w:rsidR="00A65C9C" w:rsidRDefault="00A65C9C" w:rsidP="00F60DC4">
      <w:r w:rsidRPr="00A65C9C">
        <w:t>Vad heter "din sjö" och vad ligger den? Varför valde du just denna sjö? Visa gärna även en bild och en karta.</w:t>
      </w:r>
    </w:p>
    <w:p w14:paraId="31A67027" w14:textId="07E8F03A" w:rsidR="00A65C9C" w:rsidRDefault="000477EC" w:rsidP="00F60DC4">
      <w:pPr>
        <w:pStyle w:val="ListParagraph"/>
        <w:numPr>
          <w:ilvl w:val="0"/>
          <w:numId w:val="4"/>
        </w:numPr>
      </w:pPr>
      <w:r>
        <w:t>Ljungsjöarna</w:t>
      </w:r>
    </w:p>
    <w:p w14:paraId="37F2EAD7" w14:textId="35A6CB59" w:rsidR="00A65C9C" w:rsidRDefault="00A65C9C" w:rsidP="00F60DC4">
      <w:pPr>
        <w:pStyle w:val="ListParagraph"/>
        <w:numPr>
          <w:ilvl w:val="0"/>
          <w:numId w:val="4"/>
        </w:numPr>
      </w:pPr>
      <w:r>
        <w:t>Belägen i Helagsfjällen, Jämtland, nordöst om Helags fjällstation</w:t>
      </w:r>
      <w:r w:rsidR="00841C44">
        <w:t xml:space="preserve"> (Figur 1)</w:t>
      </w:r>
    </w:p>
    <w:p w14:paraId="2E24C926" w14:textId="1BB4D166" w:rsidR="00A65C9C" w:rsidRDefault="00000000" w:rsidP="00F60DC4">
      <w:pPr>
        <w:pStyle w:val="ListParagraph"/>
        <w:numPr>
          <w:ilvl w:val="0"/>
          <w:numId w:val="4"/>
        </w:numPr>
      </w:pPr>
      <w:r>
        <w:rPr>
          <w:noProof/>
        </w:rPr>
        <w:pict w14:anchorId="0710184E"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left:0;text-align:left;margin-left:29.75pt;margin-top:350.15pt;width:394pt;height:.05pt;z-index:251661312;mso-position-horizontal-relative:text;mso-position-vertical-relative:text" stroked="f">
            <v:textbox style="mso-next-textbox:#_x0000_s1026;mso-fit-shape-to-text:t" inset="0,0,0,0">
              <w:txbxContent>
                <w:p w14:paraId="0F812961" w14:textId="6C15EE7D" w:rsidR="00841C44" w:rsidRPr="00422EB7" w:rsidRDefault="00841C44" w:rsidP="00841C44">
                  <w:pPr>
                    <w:pStyle w:val="Caption"/>
                    <w:rPr>
                      <w:noProof/>
                      <w:szCs w:val="22"/>
                    </w:rPr>
                  </w:pPr>
                  <w:r>
                    <w:t xml:space="preserve">Figur </w:t>
                  </w:r>
                  <w:r>
                    <w:fldChar w:fldCharType="begin"/>
                  </w:r>
                  <w:r>
                    <w:instrText xml:space="preserve"> SEQ Figure \* ARABIC </w:instrText>
                  </w:r>
                  <w:r>
                    <w:fldChar w:fldCharType="separate"/>
                  </w:r>
                  <w:r w:rsidR="00DE50B1">
                    <w:rPr>
                      <w:noProof/>
                    </w:rPr>
                    <w:t>1</w:t>
                  </w:r>
                  <w:r>
                    <w:fldChar w:fldCharType="end"/>
                  </w:r>
                  <w:r>
                    <w:t>: Ljungsjöarna, i Jämtland, med närliggande område och fjällstationer (Helags, sydväst; Ljungan, nord öst).</w:t>
                  </w:r>
                </w:p>
              </w:txbxContent>
            </v:textbox>
            <w10:wrap type="topAndBottom"/>
          </v:shape>
        </w:pict>
      </w:r>
      <w:r w:rsidR="00841C44" w:rsidRPr="00A65C9C">
        <w:rPr>
          <w:noProof/>
        </w:rPr>
        <w:drawing>
          <wp:anchor distT="0" distB="0" distL="114300" distR="114300" simplePos="0" relativeHeight="251660800" behindDoc="0" locked="0" layoutInCell="1" allowOverlap="1" wp14:anchorId="0BE3140D" wp14:editId="2CF14AFF">
            <wp:simplePos x="0" y="0"/>
            <wp:positionH relativeFrom="column">
              <wp:posOffset>377825</wp:posOffset>
            </wp:positionH>
            <wp:positionV relativeFrom="paragraph">
              <wp:posOffset>507365</wp:posOffset>
            </wp:positionV>
            <wp:extent cx="5003800" cy="3882390"/>
            <wp:effectExtent l="0" t="0" r="0" b="0"/>
            <wp:wrapTopAndBottom/>
            <wp:docPr id="2352718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5271849" name="Picture 1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3800" cy="38823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  <w:r w:rsidR="000477EC">
        <w:t>Sjö i vältrafikerat fjällandskap</w:t>
      </w:r>
    </w:p>
    <w:p w14:paraId="42696EC0" w14:textId="77777777" w:rsidR="00A65C9C" w:rsidRDefault="00A65C9C" w:rsidP="00F60DC4">
      <w:r w:rsidRPr="00A65C9C">
        <w:t>Vilken vattenkvalitet har din sjö idag? Motivera ditt svar och visar lämpliga figurer/tabeller.</w:t>
      </w:r>
    </w:p>
    <w:p w14:paraId="5361A9C1" w14:textId="7E949DD9" w:rsidR="00470AAF" w:rsidRDefault="007661AF" w:rsidP="00F60DC4">
      <w:pPr>
        <w:pStyle w:val="ListParagraph"/>
        <w:numPr>
          <w:ilvl w:val="0"/>
          <w:numId w:val="4"/>
        </w:numPr>
      </w:pPr>
      <w:r>
        <w:t>Ekologist status = Hög</w:t>
      </w:r>
    </w:p>
    <w:p w14:paraId="069207D7" w14:textId="01C76594" w:rsidR="00F01F01" w:rsidRDefault="00F01F01" w:rsidP="00F01F01">
      <w:pPr>
        <w:pStyle w:val="ListParagraph"/>
        <w:numPr>
          <w:ilvl w:val="1"/>
          <w:numId w:val="4"/>
        </w:numPr>
      </w:pPr>
      <w:r>
        <w:t>Biologiska faktorer</w:t>
      </w:r>
    </w:p>
    <w:p w14:paraId="3BCEA713" w14:textId="0F0F2693" w:rsidR="00F01F01" w:rsidRDefault="00F01F01" w:rsidP="00F01F01">
      <w:pPr>
        <w:pStyle w:val="ListParagraph"/>
        <w:numPr>
          <w:ilvl w:val="2"/>
          <w:numId w:val="4"/>
        </w:numPr>
      </w:pPr>
      <w:r>
        <w:t>Fisk = Hög</w:t>
      </w:r>
    </w:p>
    <w:p w14:paraId="6B61BD8D" w14:textId="60A0A9DD" w:rsidR="00E55B4B" w:rsidRDefault="00E55B4B" w:rsidP="00F01F01">
      <w:pPr>
        <w:pStyle w:val="ListParagraph"/>
        <w:numPr>
          <w:ilvl w:val="2"/>
          <w:numId w:val="4"/>
        </w:numPr>
      </w:pPr>
      <w:r>
        <w:t>Övriga ej klassade</w:t>
      </w:r>
    </w:p>
    <w:p w14:paraId="7D630E7D" w14:textId="2DDEE754" w:rsidR="00F01F01" w:rsidRDefault="00F01F01" w:rsidP="00F01F01">
      <w:pPr>
        <w:pStyle w:val="ListParagraph"/>
        <w:numPr>
          <w:ilvl w:val="1"/>
          <w:numId w:val="4"/>
        </w:numPr>
      </w:pPr>
      <w:r>
        <w:t>Fysikaliska-Kemiska</w:t>
      </w:r>
    </w:p>
    <w:p w14:paraId="4775BC31" w14:textId="55C5C5E4" w:rsidR="00F01F01" w:rsidRDefault="00F01F01" w:rsidP="00F01F01">
      <w:pPr>
        <w:pStyle w:val="ListParagraph"/>
        <w:numPr>
          <w:ilvl w:val="2"/>
          <w:numId w:val="4"/>
        </w:numPr>
      </w:pPr>
      <w:r>
        <w:t>Näringsämnen = Hög</w:t>
      </w:r>
      <w:r w:rsidR="00786B41">
        <w:t xml:space="preserve"> (kopierad från tidigare bedömning </w:t>
      </w:r>
      <w:proofErr w:type="spellStart"/>
      <w:r w:rsidR="00786B41">
        <w:t>pga</w:t>
      </w:r>
      <w:proofErr w:type="spellEnd"/>
      <w:r w:rsidR="00786B41">
        <w:t xml:space="preserve"> brist på data)</w:t>
      </w:r>
    </w:p>
    <w:p w14:paraId="100B32B0" w14:textId="525DE74F" w:rsidR="00F01F01" w:rsidRDefault="00F01F01" w:rsidP="00F01F01">
      <w:pPr>
        <w:pStyle w:val="ListParagraph"/>
        <w:numPr>
          <w:ilvl w:val="2"/>
          <w:numId w:val="4"/>
        </w:numPr>
      </w:pPr>
      <w:r>
        <w:t>Försurning = Hög</w:t>
      </w:r>
      <w:r w:rsidR="00786B41">
        <w:t xml:space="preserve"> (men dålig klassning, vidare analys behövs!)</w:t>
      </w:r>
    </w:p>
    <w:p w14:paraId="1847A530" w14:textId="1550FC1B" w:rsidR="00F01F01" w:rsidRDefault="00F01F01" w:rsidP="00F01F01">
      <w:pPr>
        <w:pStyle w:val="ListParagraph"/>
        <w:numPr>
          <w:ilvl w:val="1"/>
          <w:numId w:val="4"/>
        </w:numPr>
      </w:pPr>
      <w:r>
        <w:t>Hydromorfologisk</w:t>
      </w:r>
    </w:p>
    <w:p w14:paraId="76C185D8" w14:textId="2C52285B" w:rsidR="00F01F01" w:rsidRDefault="00786B41" w:rsidP="00F01F01">
      <w:pPr>
        <w:pStyle w:val="ListParagraph"/>
        <w:numPr>
          <w:ilvl w:val="2"/>
          <w:numId w:val="4"/>
        </w:numPr>
      </w:pPr>
      <w:r>
        <w:lastRenderedPageBreak/>
        <w:t xml:space="preserve">Längsgående </w:t>
      </w:r>
      <w:proofErr w:type="spellStart"/>
      <w:r>
        <w:t>k</w:t>
      </w:r>
      <w:r w:rsidR="00F01F01">
        <w:t>onnektivitet</w:t>
      </w:r>
      <w:proofErr w:type="spellEnd"/>
      <w:r w:rsidR="00F01F01">
        <w:t xml:space="preserve"> = Hög</w:t>
      </w:r>
    </w:p>
    <w:p w14:paraId="14E386CF" w14:textId="738AF64C" w:rsidR="00F01F01" w:rsidRDefault="00786B41" w:rsidP="00F01F01">
      <w:pPr>
        <w:pStyle w:val="ListParagraph"/>
        <w:numPr>
          <w:ilvl w:val="2"/>
          <w:numId w:val="4"/>
        </w:numPr>
      </w:pPr>
      <w:r>
        <w:t>Närområde = Hög</w:t>
      </w:r>
    </w:p>
    <w:p w14:paraId="6A4B078D" w14:textId="46B76C22" w:rsidR="00786B41" w:rsidRDefault="00786B41" w:rsidP="00F01F01">
      <w:pPr>
        <w:pStyle w:val="ListParagraph"/>
        <w:numPr>
          <w:ilvl w:val="2"/>
          <w:numId w:val="4"/>
        </w:numPr>
      </w:pPr>
      <w:proofErr w:type="spellStart"/>
      <w:r>
        <w:t>Svämplanets</w:t>
      </w:r>
      <w:proofErr w:type="spellEnd"/>
      <w:r>
        <w:t xml:space="preserve"> struktur &amp; funktion = Hög</w:t>
      </w:r>
    </w:p>
    <w:p w14:paraId="77C2FA0C" w14:textId="2E0BC505" w:rsidR="007661AF" w:rsidRDefault="007661AF" w:rsidP="00F60DC4">
      <w:pPr>
        <w:pStyle w:val="ListParagraph"/>
        <w:numPr>
          <w:ilvl w:val="0"/>
          <w:numId w:val="4"/>
        </w:numPr>
      </w:pPr>
      <w:r>
        <w:t>Kemisk status = Uppnår ej god</w:t>
      </w:r>
      <w:r w:rsidR="00E55B4B">
        <w:t xml:space="preserve"> (förväntad till 2027)</w:t>
      </w:r>
    </w:p>
    <w:p w14:paraId="429E7831" w14:textId="3B902004" w:rsidR="00601748" w:rsidRDefault="002208CA" w:rsidP="00F60DC4">
      <w:pPr>
        <w:pStyle w:val="ListParagraph"/>
        <w:numPr>
          <w:ilvl w:val="1"/>
          <w:numId w:val="4"/>
        </w:numPr>
      </w:pPr>
      <w:r>
        <w:t>Kvicksilver = internationella luftnedfall (atmosfärisk deposition) gör att alla Sveriges ytvattenförekomster överskrider gränsvärde för Hg (20</w:t>
      </w:r>
      <w:r w:rsidR="003B7D43">
        <w:t xml:space="preserve"> </w:t>
      </w:r>
      <w:proofErr w:type="spellStart"/>
      <w:r>
        <w:t>ug</w:t>
      </w:r>
      <w:proofErr w:type="spellEnd"/>
      <w:r>
        <w:t xml:space="preserve">/kg </w:t>
      </w:r>
      <w:proofErr w:type="spellStart"/>
      <w:r>
        <w:t>våtvikt</w:t>
      </w:r>
      <w:proofErr w:type="spellEnd"/>
      <w:r>
        <w:t>)</w:t>
      </w:r>
    </w:p>
    <w:p w14:paraId="7B167D26" w14:textId="3F5BB70C" w:rsidR="002208CA" w:rsidRDefault="002208CA" w:rsidP="00F60DC4">
      <w:pPr>
        <w:pStyle w:val="ListParagraph"/>
        <w:numPr>
          <w:ilvl w:val="1"/>
          <w:numId w:val="4"/>
        </w:numPr>
      </w:pPr>
      <w:r>
        <w:t xml:space="preserve">Bromerad difenyleter (PBDE) = </w:t>
      </w:r>
      <w:r w:rsidR="007D6A5D">
        <w:t>internationella luftnedfall (atmosfärisk deposition) gör att alla Sveriges ytvattenförekomster överskrider gränsvärde för PBDE (</w:t>
      </w:r>
      <w:proofErr w:type="gramStart"/>
      <w:r w:rsidR="007D6A5D">
        <w:t>0.0085</w:t>
      </w:r>
      <w:proofErr w:type="gramEnd"/>
      <w:r w:rsidR="007D6A5D">
        <w:t xml:space="preserve"> </w:t>
      </w:r>
      <w:proofErr w:type="spellStart"/>
      <w:r w:rsidR="007D6A5D">
        <w:t>ug</w:t>
      </w:r>
      <w:proofErr w:type="spellEnd"/>
      <w:r w:rsidR="007D6A5D">
        <w:t xml:space="preserve">/kg </w:t>
      </w:r>
      <w:proofErr w:type="spellStart"/>
      <w:r w:rsidR="007D6A5D">
        <w:t>våtvikt</w:t>
      </w:r>
      <w:proofErr w:type="spellEnd"/>
      <w:r w:rsidR="007D6A5D">
        <w:t>)</w:t>
      </w:r>
    </w:p>
    <w:p w14:paraId="585F25C9" w14:textId="1F82CA0E" w:rsidR="007661AF" w:rsidRDefault="00601748" w:rsidP="00F60DC4">
      <w:pPr>
        <w:pStyle w:val="ListParagraph"/>
        <w:numPr>
          <w:ilvl w:val="0"/>
          <w:numId w:val="4"/>
        </w:numPr>
      </w:pPr>
      <w:r>
        <w:t>Härkomst = naturlig</w:t>
      </w:r>
    </w:p>
    <w:p w14:paraId="26D92240" w14:textId="17D1F36C" w:rsidR="00601748" w:rsidRPr="00A65C9C" w:rsidRDefault="00601748" w:rsidP="00F60DC4">
      <w:pPr>
        <w:pStyle w:val="ListParagraph"/>
        <w:numPr>
          <w:ilvl w:val="1"/>
          <w:numId w:val="4"/>
        </w:numPr>
      </w:pPr>
      <w:r w:rsidRPr="00601748">
        <w:t>Vattnet klassas som Naturligt då det idag inte bedöms vara kraftigt modifierat eller konstgjort.</w:t>
      </w:r>
    </w:p>
    <w:p w14:paraId="61CA9AFB" w14:textId="77777777" w:rsidR="00A65C9C" w:rsidRDefault="00A65C9C" w:rsidP="00F60DC4">
      <w:r w:rsidRPr="00A65C9C">
        <w:t>Hur ser avrinningsområdet från din sjö ut? Gör en kort beskrivning. Kan du koppla sjöns aktuella vattenkvalitet till markanvändning i ditt avrinningsområde?</w:t>
      </w:r>
    </w:p>
    <w:p w14:paraId="19BE17FD" w14:textId="3A4EBCA1" w:rsidR="007D6A5D" w:rsidRDefault="009B57FE" w:rsidP="00F60DC4">
      <w:pPr>
        <w:pStyle w:val="ListParagraph"/>
        <w:numPr>
          <w:ilvl w:val="0"/>
          <w:numId w:val="4"/>
        </w:numPr>
      </w:pPr>
      <w:r>
        <w:t>Ekologiskt status både uppströms och nedströms är Hög</w:t>
      </w:r>
    </w:p>
    <w:p w14:paraId="089B9865" w14:textId="3D64BA90" w:rsidR="00E55B4B" w:rsidRDefault="00E55B4B" w:rsidP="00F60DC4">
      <w:pPr>
        <w:pStyle w:val="ListParagraph"/>
        <w:numPr>
          <w:ilvl w:val="0"/>
          <w:numId w:val="4"/>
        </w:numPr>
      </w:pPr>
      <w:r>
        <w:t>Avrinningsområde: Ljungan</w:t>
      </w:r>
    </w:p>
    <w:p w14:paraId="512CBB22" w14:textId="6E84E32E" w:rsidR="00A26DFF" w:rsidRPr="00A65C9C" w:rsidRDefault="00A26DFF" w:rsidP="00F60DC4">
      <w:pPr>
        <w:pStyle w:val="ListParagraph"/>
        <w:numPr>
          <w:ilvl w:val="0"/>
          <w:numId w:val="4"/>
        </w:numPr>
      </w:pPr>
      <w:r>
        <w:t>Markanvändning består av turism (vandring) och renskötsel</w:t>
      </w:r>
    </w:p>
    <w:p w14:paraId="34A88A38" w14:textId="77777777" w:rsidR="00A65C9C" w:rsidRDefault="00A65C9C" w:rsidP="00F60DC4">
      <w:r w:rsidRPr="00A65C9C">
        <w:t>Anser du att "din sjö" har ett vattenkvalitetsproblem? Motivera ditt svar.</w:t>
      </w:r>
    </w:p>
    <w:p w14:paraId="35D12218" w14:textId="69EA77A7" w:rsidR="007D6A5D" w:rsidRPr="00A65C9C" w:rsidRDefault="007D6A5D" w:rsidP="00F60DC4">
      <w:pPr>
        <w:pStyle w:val="ListParagraph"/>
        <w:numPr>
          <w:ilvl w:val="0"/>
          <w:numId w:val="4"/>
        </w:numPr>
      </w:pPr>
      <w:r>
        <w:t>Nej, jag anser inte att Ljungsjön bör klassas som ett vattenkvalitetsproblem baserat på att det problem (Hg &amp; PBDE) orsakas av internationella/globala luftföroreningar vilka deponeras i alla ytvatten i Sverige och ligger bortom intern kontroll/åtgärd</w:t>
      </w:r>
      <w:r w:rsidR="009B57FE">
        <w:t>.</w:t>
      </w:r>
    </w:p>
    <w:p w14:paraId="40CB438F" w14:textId="77777777" w:rsidR="00A65C9C" w:rsidRDefault="00A65C9C" w:rsidP="00F60DC4">
      <w:r w:rsidRPr="00A65C9C">
        <w:t>Har vattenkvalitén i "din sjö" förändrats under tiden? Motivera ditt svar.</w:t>
      </w:r>
    </w:p>
    <w:p w14:paraId="1DE37CFD" w14:textId="20F3E8C9" w:rsidR="009B57FE" w:rsidRDefault="009B57FE" w:rsidP="00F60DC4">
      <w:pPr>
        <w:pStyle w:val="ListParagraph"/>
        <w:numPr>
          <w:ilvl w:val="0"/>
          <w:numId w:val="4"/>
        </w:numPr>
      </w:pPr>
      <w:proofErr w:type="gramStart"/>
      <w:r>
        <w:t>2004-2009</w:t>
      </w:r>
      <w:proofErr w:type="gramEnd"/>
      <w:r>
        <w:t xml:space="preserve"> var ekologisk status God men har sedan övergått till Hög</w:t>
      </w:r>
    </w:p>
    <w:p w14:paraId="612CEE94" w14:textId="4091F9C9" w:rsidR="009B57FE" w:rsidRPr="00A65C9C" w:rsidRDefault="009B57FE" w:rsidP="00F60DC4">
      <w:pPr>
        <w:pStyle w:val="ListParagraph"/>
        <w:numPr>
          <w:ilvl w:val="0"/>
          <w:numId w:val="4"/>
        </w:numPr>
      </w:pPr>
      <w:r>
        <w:t>Övrig sammanvägd status oförändrad</w:t>
      </w:r>
    </w:p>
    <w:p w14:paraId="50EBAE26" w14:textId="77777777" w:rsidR="00A65C9C" w:rsidRDefault="00A65C9C" w:rsidP="00F60DC4">
      <w:r w:rsidRPr="00A65C9C">
        <w:t xml:space="preserve">Skulle du rekommendera kommunen att sätta </w:t>
      </w:r>
      <w:proofErr w:type="gramStart"/>
      <w:r w:rsidRPr="00A65C9C">
        <w:t>igång</w:t>
      </w:r>
      <w:proofErr w:type="gramEnd"/>
      <w:r w:rsidRPr="00A65C9C">
        <w:t xml:space="preserve"> åtgärdar för att förbättra vattenkvalitet i "din sjö"? Motivera ditt svar.</w:t>
      </w:r>
    </w:p>
    <w:p w14:paraId="16D51C13" w14:textId="6AB4F0E8" w:rsidR="009B57FE" w:rsidRPr="00A65C9C" w:rsidRDefault="009B57FE" w:rsidP="00F60DC4">
      <w:pPr>
        <w:pStyle w:val="ListParagraph"/>
        <w:numPr>
          <w:ilvl w:val="0"/>
          <w:numId w:val="4"/>
        </w:numPr>
      </w:pPr>
      <w:r>
        <w:t>Nej, eftersom det är mycket svårt/kostsamt att åstadkomma mycket små och temporära förbättringar för nuvarande</w:t>
      </w:r>
    </w:p>
    <w:p w14:paraId="7C84C28A" w14:textId="77777777" w:rsidR="00A65C9C" w:rsidRDefault="00A65C9C" w:rsidP="00F60DC4">
      <w:r w:rsidRPr="00A65C9C">
        <w:t>Vilka åtgärdar skulle vara lämpliga för att förbättra vattenkvalitet i "din sjö"? Motivera ditt svar.</w:t>
      </w:r>
    </w:p>
    <w:p w14:paraId="7E6ABAE2" w14:textId="17F52F01" w:rsidR="009B57FE" w:rsidRDefault="009B57FE" w:rsidP="00F60DC4">
      <w:pPr>
        <w:pStyle w:val="ListParagraph"/>
        <w:numPr>
          <w:ilvl w:val="0"/>
          <w:numId w:val="4"/>
        </w:numPr>
      </w:pPr>
      <w:r>
        <w:t>Filtrera bort Hg &amp; PBDE samt tvinga andra länder globalt att reducera luftföroreningar</w:t>
      </w:r>
    </w:p>
    <w:p w14:paraId="4B384D8C" w14:textId="2A0CEE85" w:rsidR="00786B41" w:rsidRPr="00A65C9C" w:rsidRDefault="00786B41" w:rsidP="00F60DC4">
      <w:pPr>
        <w:pStyle w:val="ListParagraph"/>
        <w:numPr>
          <w:ilvl w:val="0"/>
          <w:numId w:val="4"/>
        </w:numPr>
      </w:pPr>
      <w:r>
        <w:t>Komplettera saknade klassificeringar</w:t>
      </w:r>
    </w:p>
    <w:p w14:paraId="3425EADC" w14:textId="77777777" w:rsidR="00511163" w:rsidRDefault="00511163">
      <w:pPr>
        <w:jc w:val="left"/>
      </w:pPr>
      <w:r>
        <w:br w:type="page"/>
      </w:r>
    </w:p>
    <w:p w14:paraId="61C7A748" w14:textId="4C88B8CA" w:rsidR="007A3503" w:rsidRDefault="00A65C9C" w:rsidP="00F60DC4">
      <w:r w:rsidRPr="00A65C9C">
        <w:lastRenderedPageBreak/>
        <w:t xml:space="preserve">Vilka referenser har du använt? Nämn allt, inklusive olika </w:t>
      </w:r>
      <w:proofErr w:type="spellStart"/>
      <w:r w:rsidRPr="00A65C9C">
        <w:t>internetkällor</w:t>
      </w:r>
      <w:proofErr w:type="spellEnd"/>
      <w:r w:rsidRPr="00A65C9C">
        <w:t>. Nämn också om du använde dig av AI och om du gjorde det vilka delar du tog över från AI samt vilken anvisning du gav AI.</w:t>
      </w:r>
    </w:p>
    <w:p w14:paraId="0CB04F8C" w14:textId="410B1E60" w:rsidR="00E55B4B" w:rsidRDefault="00E55B4B" w:rsidP="00F60DC4">
      <w:pPr>
        <w:pStyle w:val="ListParagraph"/>
        <w:numPr>
          <w:ilvl w:val="0"/>
          <w:numId w:val="5"/>
        </w:numPr>
      </w:pPr>
      <w:r>
        <w:fldChar w:fldCharType="begin"/>
      </w:r>
      <w:r>
        <w:instrText xml:space="preserve"> ADDIN ZOTERO_ITEM CSL_CITATION {"citationID":"60IYe2wb","properties":{"formattedCitation":"(VISS-Vatteninformationssystem Sverige)","plainCitation":"(VISS-Vatteninformationssystem Sverige)","noteIndex":0},"citationItems":[{"id":804,"uris":["http://zotero.org/users/5715724/items/FMQLIJCM"],"itemData":{"id":804,"type":"webpage","abstract":"VISS (VattenInformationsSystem Sverige) är en databas som har utvecklats av vattenmyndigheterna, länsstyrelserna och Havs och vattenmyndigheten. VISS förvaltas idag av Länsstyrelsen i Jönköping.","language":"sv","title":"Ljungsjöarna","URL":"http://viss.lansstyrelsen.se","author":[{"literal":"VISS-Vatteninformationssystem Sverige"}],"accessed":{"date-parts":[["2024",5,27]]}}}],"schema":"https://github.com/citation-style-language/schema/raw/master/csl-citation.json"} </w:instrText>
      </w:r>
      <w:r>
        <w:fldChar w:fldCharType="separate"/>
      </w:r>
      <w:r w:rsidR="00841C44" w:rsidRPr="00841C44">
        <w:t>(VISS-Vatteninformationssystem Sverige)</w:t>
      </w:r>
      <w:r>
        <w:fldChar w:fldCharType="end"/>
      </w:r>
    </w:p>
    <w:p w14:paraId="3D6FE50E" w14:textId="62333557" w:rsidR="00E55B4B" w:rsidRPr="00C145F1" w:rsidRDefault="00E55B4B" w:rsidP="00F60DC4">
      <w:pPr>
        <w:pStyle w:val="ListParagraph"/>
        <w:numPr>
          <w:ilvl w:val="0"/>
          <w:numId w:val="5"/>
        </w:numPr>
        <w:rPr>
          <w:lang w:val="en-US"/>
        </w:rPr>
      </w:pPr>
      <w:r>
        <w:fldChar w:fldCharType="begin"/>
      </w:r>
      <w:r>
        <w:rPr>
          <w:lang w:val="en-US"/>
        </w:rPr>
        <w:instrText xml:space="preserve"> ADDIN ZOTERO_ITEM CSL_CITATION {"citationID":"VEJEWPT1","properties":{"formattedCitation":"(VISS-Vatteninformationssystem Sverige)","plainCitation":"(VISS-Vatteninformationssystem Sverige)","noteIndex":0},"citationItems":[{"id":806,"uris":["http://zotero.org/users/5715724/items/W2MVFPAB"],"itemData":{"id":806,"type":"webpage","title":"Vattenkartan","URL":"https://ext-geoportal.lansstyrelsen.se/standard/?appid=1589fd5a099a4e309035beb900d12399","author":[{"literal":"VISS-Vatteninformationssystem Sverige"}],"accessed":{"date-parts":[["2024",5,27]]}}}],"schema":"https://github.com/citation-style-language/schema/raw/master/csl-citation.json"} </w:instrText>
      </w:r>
      <w:r>
        <w:fldChar w:fldCharType="separate"/>
      </w:r>
      <w:r w:rsidR="00841C44" w:rsidRPr="00841C44">
        <w:t>(VISS-Vatteninformationssystem Sverige)</w:t>
      </w:r>
      <w:r>
        <w:fldChar w:fldCharType="end"/>
      </w:r>
    </w:p>
    <w:p w14:paraId="2C170788" w14:textId="6BC10998" w:rsidR="00C145F1" w:rsidRPr="00E55B4B" w:rsidRDefault="00C145F1" w:rsidP="00F60DC4">
      <w:pPr>
        <w:pStyle w:val="ListParagraph"/>
        <w:numPr>
          <w:ilvl w:val="0"/>
          <w:numId w:val="5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2ye4OWrv","properties":{"formattedCitation":"(SLU)","plainCitation":"(SLU)","noteIndex":0},"citationItems":[{"id":809,"uris":["http://zotero.org/users/5715724/items/24QHZMJU"],"itemData":{"id":809,"type":"webpage","title":"Miljödata MVM","URL":"https://miljodata.slu.se/mvm/search","author":[{"literal":"SLU"}],"accessed":{"date-parts":[["2024",5,28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C145F1">
        <w:rPr>
          <w:lang w:val="en-US"/>
        </w:rPr>
        <w:t>(SLU)</w:t>
      </w:r>
      <w:r>
        <w:rPr>
          <w:lang w:val="en-US"/>
        </w:rPr>
        <w:fldChar w:fldCharType="end"/>
      </w:r>
    </w:p>
    <w:p w14:paraId="1C6101EF" w14:textId="77777777" w:rsidR="00C145F1" w:rsidRPr="00C145F1" w:rsidRDefault="00E55B4B" w:rsidP="00C145F1">
      <w:pPr>
        <w:pStyle w:val="Bibliography"/>
      </w:pPr>
      <w:r>
        <w:rPr>
          <w:lang w:val="en-US"/>
        </w:rPr>
        <w:fldChar w:fldCharType="begin"/>
      </w:r>
      <w:r w:rsidR="00C145F1"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C145F1" w:rsidRPr="00C145F1">
        <w:t>SLU. Miljödata MVM. WWW-dokument: https://miljodata.slu.se/mvm/search. Hämtad 2024-05-28.</w:t>
      </w:r>
    </w:p>
    <w:p w14:paraId="5093F0F6" w14:textId="77777777" w:rsidR="00C145F1" w:rsidRPr="00C145F1" w:rsidRDefault="00C145F1" w:rsidP="00C145F1">
      <w:pPr>
        <w:pStyle w:val="Bibliography"/>
      </w:pPr>
      <w:r w:rsidRPr="00C145F1">
        <w:t>VISS-Vatteninformationssystem Sverige. Ljungsjöarna. WWW-dokument: http://viss.lansstyrelsen.se. Hämtad 2024-a-05-27.</w:t>
      </w:r>
    </w:p>
    <w:p w14:paraId="568FDD9D" w14:textId="77777777" w:rsidR="00C145F1" w:rsidRPr="00C145F1" w:rsidRDefault="00C145F1" w:rsidP="00C145F1">
      <w:pPr>
        <w:pStyle w:val="Bibliography"/>
      </w:pPr>
      <w:r w:rsidRPr="00C145F1">
        <w:t>VISS-Vatteninformationssystem Sverige. Vattenkartan. WWW-dokument: https://ext-geoportal.lansstyrelsen.se/standard/?appid=1589fd5a099a4e309035beb900d12399. Hämtad 2024-b-05-27.</w:t>
      </w:r>
    </w:p>
    <w:p w14:paraId="102A49A8" w14:textId="70D9447B" w:rsidR="00E55B4B" w:rsidRPr="00E55B4B" w:rsidRDefault="00E55B4B" w:rsidP="00E55B4B">
      <w:pPr>
        <w:rPr>
          <w:lang w:val="en-US"/>
        </w:rPr>
      </w:pPr>
      <w:r>
        <w:rPr>
          <w:lang w:val="en-US"/>
        </w:rPr>
        <w:fldChar w:fldCharType="end"/>
      </w:r>
    </w:p>
    <w:sectPr w:rsidR="00E55B4B" w:rsidRPr="00E55B4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Neue Haas Grotesk Text Pro">
    <w:altName w:val="Calibri"/>
    <w:charset w:val="00"/>
    <w:family w:val="swiss"/>
    <w:pitch w:val="variable"/>
    <w:sig w:usb0="00000007" w:usb1="00000000" w:usb2="00000000" w:usb3="00000000" w:csb0="00000093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F534F88"/>
    <w:multiLevelType w:val="hybridMultilevel"/>
    <w:tmpl w:val="AA6C7ABE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15A0F83"/>
    <w:multiLevelType w:val="hybridMultilevel"/>
    <w:tmpl w:val="8A6A88C6"/>
    <w:lvl w:ilvl="0" w:tplc="041D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D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7945EF9"/>
    <w:multiLevelType w:val="hybridMultilevel"/>
    <w:tmpl w:val="8740456C"/>
    <w:lvl w:ilvl="0" w:tplc="D4D0BC34">
      <w:start w:val="1"/>
      <w:numFmt w:val="bullet"/>
      <w:pStyle w:val="Checklist"/>
      <w:lvlText w:val=""/>
      <w:lvlJc w:val="center"/>
      <w:pPr>
        <w:ind w:left="720" w:hanging="360"/>
      </w:pPr>
      <w:rPr>
        <w:rFonts w:ascii="Wingdings 2" w:hAnsi="Wingdings 2" w:hint="default"/>
      </w:rPr>
    </w:lvl>
    <w:lvl w:ilvl="1" w:tplc="85A48A16">
      <w:start w:val="1"/>
      <w:numFmt w:val="bullet"/>
      <w:lvlText w:val=""/>
      <w:lvlJc w:val="center"/>
      <w:pPr>
        <w:ind w:left="1440" w:hanging="360"/>
      </w:pPr>
      <w:rPr>
        <w:rFonts w:ascii="Wingdings 2" w:hAnsi="Wingdings 2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30567683">
    <w:abstractNumId w:val="2"/>
  </w:num>
  <w:num w:numId="2" w16cid:durableId="1927837094">
    <w:abstractNumId w:val="2"/>
  </w:num>
  <w:num w:numId="3" w16cid:durableId="1166747564">
    <w:abstractNumId w:val="2"/>
  </w:num>
  <w:num w:numId="4" w16cid:durableId="1359349458">
    <w:abstractNumId w:val="1"/>
  </w:num>
  <w:num w:numId="5" w16cid:durableId="36969342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1304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582860"/>
    <w:rsid w:val="00043754"/>
    <w:rsid w:val="000477EC"/>
    <w:rsid w:val="00062B95"/>
    <w:rsid w:val="000B5654"/>
    <w:rsid w:val="000B61E4"/>
    <w:rsid w:val="002208CA"/>
    <w:rsid w:val="0026200A"/>
    <w:rsid w:val="0028724D"/>
    <w:rsid w:val="003B7D43"/>
    <w:rsid w:val="00416926"/>
    <w:rsid w:val="00470AAF"/>
    <w:rsid w:val="004E5AD2"/>
    <w:rsid w:val="00511163"/>
    <w:rsid w:val="00582860"/>
    <w:rsid w:val="00601748"/>
    <w:rsid w:val="007661AF"/>
    <w:rsid w:val="00786B41"/>
    <w:rsid w:val="007A3503"/>
    <w:rsid w:val="007D6A5D"/>
    <w:rsid w:val="00841C44"/>
    <w:rsid w:val="0084398B"/>
    <w:rsid w:val="009B57FE"/>
    <w:rsid w:val="00A10ED3"/>
    <w:rsid w:val="00A26DFF"/>
    <w:rsid w:val="00A65C9C"/>
    <w:rsid w:val="00BB52DB"/>
    <w:rsid w:val="00C145F1"/>
    <w:rsid w:val="00C56D02"/>
    <w:rsid w:val="00DC3485"/>
    <w:rsid w:val="00DE50B1"/>
    <w:rsid w:val="00E55B4B"/>
    <w:rsid w:val="00EA1532"/>
    <w:rsid w:val="00F01F01"/>
    <w:rsid w:val="00F3282B"/>
    <w:rsid w:val="00F60D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,"/>
  <w:listSeparator w:val=";"/>
  <w14:docId w14:val="59030169"/>
  <w15:chartTrackingRefBased/>
  <w15:docId w15:val="{5177EB4C-14ED-4E3B-B0E7-E8FAA4C6A4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sv-S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A1532"/>
    <w:pPr>
      <w:jc w:val="both"/>
    </w:pPr>
    <w:rPr>
      <w:rFonts w:ascii="Neue Haas Grotesk Text Pro" w:hAnsi="Neue Haas Grotesk Text Pro"/>
      <w:sz w:val="24"/>
    </w:rPr>
  </w:style>
  <w:style w:type="paragraph" w:styleId="Heading1">
    <w:name w:val="heading 1"/>
    <w:basedOn w:val="Bibliography"/>
    <w:next w:val="Normal"/>
    <w:link w:val="Heading1Char"/>
    <w:uiPriority w:val="9"/>
    <w:qFormat/>
    <w:rsid w:val="0028724D"/>
    <w:pPr>
      <w:tabs>
        <w:tab w:val="left" w:pos="264"/>
      </w:tabs>
      <w:spacing w:after="0" w:line="480" w:lineRule="auto"/>
      <w:ind w:left="264" w:hanging="264"/>
      <w:outlineLvl w:val="0"/>
    </w:pPr>
    <w:rPr>
      <w:b/>
      <w:bCs/>
      <w:sz w:val="28"/>
      <w:szCs w:val="24"/>
      <w:lang w:val="en-US"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6200A"/>
    <w:pPr>
      <w:outlineLvl w:val="1"/>
    </w:pPr>
    <w:rPr>
      <w:sz w:val="24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26200A"/>
    <w:pPr>
      <w:outlineLvl w:val="2"/>
    </w:pPr>
    <w:rPr>
      <w:b w:val="0"/>
      <w:bCs w:val="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82860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82860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82860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82860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82860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82860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lManuskript">
    <w:name w:val="Tal/Manuskript"/>
    <w:basedOn w:val="Normal"/>
    <w:link w:val="TalManuskriptChar"/>
    <w:qFormat/>
    <w:rsid w:val="00A10ED3"/>
    <w:pPr>
      <w:spacing w:line="360" w:lineRule="auto"/>
    </w:pPr>
    <w:rPr>
      <w:sz w:val="40"/>
      <w:szCs w:val="36"/>
    </w:rPr>
  </w:style>
  <w:style w:type="character" w:customStyle="1" w:styleId="TalManuskriptChar">
    <w:name w:val="Tal/Manuskript Char"/>
    <w:basedOn w:val="DefaultParagraphFont"/>
    <w:link w:val="TalManuskript"/>
    <w:rsid w:val="00A10ED3"/>
    <w:rPr>
      <w:rFonts w:ascii="Neue Haas Grotesk Text Pro" w:hAnsi="Neue Haas Grotesk Text Pro"/>
      <w:sz w:val="40"/>
      <w:szCs w:val="36"/>
    </w:rPr>
  </w:style>
  <w:style w:type="paragraph" w:styleId="Title">
    <w:name w:val="Title"/>
    <w:basedOn w:val="Normal"/>
    <w:next w:val="Normal"/>
    <w:link w:val="TitleChar"/>
    <w:uiPriority w:val="10"/>
    <w:qFormat/>
    <w:rsid w:val="0028724D"/>
    <w:pPr>
      <w:spacing w:after="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8724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8724D"/>
    <w:pPr>
      <w:numPr>
        <w:ilvl w:val="1"/>
      </w:numPr>
      <w:jc w:val="center"/>
    </w:pPr>
    <w:rPr>
      <w:rFonts w:asciiTheme="minorHAnsi" w:eastAsiaTheme="minorEastAsia" w:hAnsiTheme="minorHAnsi"/>
      <w:color w:val="5A5A5A" w:themeColor="text1" w:themeTint="A5"/>
      <w:spacing w:val="15"/>
      <w:sz w:val="28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28724D"/>
    <w:rPr>
      <w:rFonts w:eastAsiaTheme="minorEastAsia"/>
      <w:color w:val="5A5A5A" w:themeColor="text1" w:themeTint="A5"/>
      <w:spacing w:val="15"/>
      <w:sz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8724D"/>
    <w:rPr>
      <w:rFonts w:ascii="Neue Haas Grotesk Text Pro" w:hAnsi="Neue Haas Grotesk Text Pro"/>
      <w:b/>
      <w:bCs/>
      <w:sz w:val="28"/>
      <w:szCs w:val="24"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28724D"/>
    <w:pPr>
      <w:spacing w:after="240" w:line="240" w:lineRule="auto"/>
      <w:ind w:left="720" w:hanging="720"/>
    </w:pPr>
  </w:style>
  <w:style w:type="paragraph" w:customStyle="1" w:styleId="Pageheader">
    <w:name w:val="Page header"/>
    <w:basedOn w:val="Normal"/>
    <w:link w:val="PageheaderChar"/>
    <w:qFormat/>
    <w:rsid w:val="0026200A"/>
    <w:pPr>
      <w:spacing w:after="0" w:line="240" w:lineRule="auto"/>
      <w:contextualSpacing/>
      <w:jc w:val="right"/>
    </w:pPr>
    <w:rPr>
      <w:color w:val="7F7F7F" w:themeColor="text1" w:themeTint="80"/>
      <w:sz w:val="20"/>
    </w:rPr>
  </w:style>
  <w:style w:type="character" w:customStyle="1" w:styleId="PageheaderChar">
    <w:name w:val="Page header Char"/>
    <w:basedOn w:val="DefaultParagraphFont"/>
    <w:link w:val="Pageheader"/>
    <w:rsid w:val="0026200A"/>
    <w:rPr>
      <w:rFonts w:ascii="Neue Haas Grotesk Text Pro" w:hAnsi="Neue Haas Grotesk Text Pro"/>
      <w:color w:val="7F7F7F" w:themeColor="text1" w:themeTint="80"/>
      <w:sz w:val="20"/>
    </w:rPr>
  </w:style>
  <w:style w:type="character" w:customStyle="1" w:styleId="Heading2Char">
    <w:name w:val="Heading 2 Char"/>
    <w:basedOn w:val="DefaultParagraphFont"/>
    <w:link w:val="Heading2"/>
    <w:uiPriority w:val="9"/>
    <w:rsid w:val="0026200A"/>
    <w:rPr>
      <w:rFonts w:ascii="Neue Haas Grotesk Text Pro" w:hAnsi="Neue Haas Grotesk Text Pro"/>
      <w:b/>
      <w:bCs/>
      <w:sz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6200A"/>
    <w:rPr>
      <w:rFonts w:ascii="Neue Haas Grotesk Text Pro" w:hAnsi="Neue Haas Grotesk Text Pro"/>
      <w:sz w:val="24"/>
      <w:lang w:val="en-US"/>
    </w:rPr>
  </w:style>
  <w:style w:type="paragraph" w:customStyle="1" w:styleId="Checklist">
    <w:name w:val="Checklist"/>
    <w:basedOn w:val="Normal"/>
    <w:link w:val="ChecklistChar"/>
    <w:qFormat/>
    <w:rsid w:val="0026200A"/>
    <w:pPr>
      <w:numPr>
        <w:numId w:val="1"/>
      </w:numPr>
      <w:ind w:left="714" w:hanging="357"/>
      <w:contextualSpacing/>
    </w:pPr>
    <w:rPr>
      <w:lang w:val="en-US"/>
    </w:rPr>
  </w:style>
  <w:style w:type="character" w:customStyle="1" w:styleId="ChecklistChar">
    <w:name w:val="Checklist Char"/>
    <w:basedOn w:val="DefaultParagraphFont"/>
    <w:link w:val="Checklist"/>
    <w:rsid w:val="0026200A"/>
    <w:rPr>
      <w:rFonts w:ascii="Neue Haas Grotesk Text Pro" w:hAnsi="Neue Haas Grotesk Text Pro"/>
      <w:sz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82860"/>
    <w:rPr>
      <w:rFonts w:eastAsiaTheme="majorEastAsia" w:cstheme="majorBidi"/>
      <w:i/>
      <w:iCs/>
      <w:color w:val="0F4761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82860"/>
    <w:rPr>
      <w:rFonts w:eastAsiaTheme="majorEastAsia" w:cstheme="majorBidi"/>
      <w:color w:val="0F4761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2860"/>
    <w:rPr>
      <w:rFonts w:eastAsiaTheme="majorEastAsia" w:cstheme="majorBidi"/>
      <w:i/>
      <w:iCs/>
      <w:color w:val="595959" w:themeColor="text1" w:themeTint="A6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82860"/>
    <w:rPr>
      <w:rFonts w:eastAsiaTheme="majorEastAsia" w:cstheme="majorBidi"/>
      <w:color w:val="595959" w:themeColor="text1" w:themeTint="A6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82860"/>
    <w:rPr>
      <w:rFonts w:eastAsiaTheme="majorEastAsia" w:cstheme="majorBidi"/>
      <w:i/>
      <w:iCs/>
      <w:color w:val="272727" w:themeColor="text1" w:themeTint="D8"/>
      <w:sz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82860"/>
    <w:rPr>
      <w:rFonts w:eastAsiaTheme="majorEastAsia" w:cstheme="majorBidi"/>
      <w:color w:val="272727" w:themeColor="text1" w:themeTint="D8"/>
      <w:sz w:val="24"/>
    </w:rPr>
  </w:style>
  <w:style w:type="paragraph" w:styleId="Quote">
    <w:name w:val="Quote"/>
    <w:basedOn w:val="Normal"/>
    <w:next w:val="Normal"/>
    <w:link w:val="QuoteChar"/>
    <w:uiPriority w:val="29"/>
    <w:qFormat/>
    <w:rsid w:val="0058286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82860"/>
    <w:rPr>
      <w:rFonts w:ascii="Neue Haas Grotesk Text Pro" w:hAnsi="Neue Haas Grotesk Text Pro"/>
      <w:i/>
      <w:iCs/>
      <w:color w:val="404040" w:themeColor="text1" w:themeTint="BF"/>
      <w:sz w:val="24"/>
    </w:rPr>
  </w:style>
  <w:style w:type="paragraph" w:styleId="ListParagraph">
    <w:name w:val="List Paragraph"/>
    <w:basedOn w:val="Normal"/>
    <w:uiPriority w:val="34"/>
    <w:qFormat/>
    <w:rsid w:val="0058286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8286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8286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82860"/>
    <w:rPr>
      <w:rFonts w:ascii="Neue Haas Grotesk Text Pro" w:hAnsi="Neue Haas Grotesk Text Pro"/>
      <w:i/>
      <w:iCs/>
      <w:color w:val="0F4761" w:themeColor="accent1" w:themeShade="BF"/>
      <w:sz w:val="24"/>
    </w:rPr>
  </w:style>
  <w:style w:type="character" w:styleId="IntenseReference">
    <w:name w:val="Intense Reference"/>
    <w:basedOn w:val="DefaultParagraphFont"/>
    <w:uiPriority w:val="32"/>
    <w:qFormat/>
    <w:rsid w:val="00582860"/>
    <w:rPr>
      <w:b/>
      <w:bCs/>
      <w:smallCaps/>
      <w:color w:val="0F476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841C44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14657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1</TotalTime>
  <Pages>3</Pages>
  <Words>821</Words>
  <Characters>4356</Characters>
  <Application>Microsoft Office Word</Application>
  <DocSecurity>0</DocSecurity>
  <Lines>36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smus Hammar</dc:creator>
  <cp:keywords/>
  <dc:description/>
  <cp:lastModifiedBy>Rasmus Hammar</cp:lastModifiedBy>
  <cp:revision>5</cp:revision>
  <cp:lastPrinted>2024-05-29T13:43:00Z</cp:lastPrinted>
  <dcterms:created xsi:type="dcterms:W3CDTF">2024-05-27T12:40:00Z</dcterms:created>
  <dcterms:modified xsi:type="dcterms:W3CDTF">2024-05-29T13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xyfzb1E9"/&gt;&lt;style id="http://www.zotero.org/styles/uppsala-universitet-institutionen-for-biologisk-grundutbildning" locale="sv-SE" hasBibliography="1" bibliographyStyleHasBeenSet="1"/&gt;&lt;prefs&gt;&lt;pre</vt:lpwstr>
  </property>
  <property fmtid="{D5CDD505-2E9C-101B-9397-08002B2CF9AE}" pid="3" name="ZOTERO_PREF_2">
    <vt:lpwstr>f name="fieldType" value="Field"/&gt;&lt;/prefs&gt;&lt;/data&gt;</vt:lpwstr>
  </property>
</Properties>
</file>